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4163D0" w:rsidP="00DC4508">
      <w:pPr>
        <w:jc w:val="both"/>
        <w:rPr>
          <w:rFonts w:ascii="Times New Roman" w:hAnsi="Times New Roman" w:cs="Times New Roman"/>
        </w:rPr>
      </w:pPr>
      <w:r w:rsidRPr="00A57197">
        <w:rPr>
          <w:rFonts w:ascii="Times New Roman" w:hAnsi="Times New Roman" w:cs="Times New Roman"/>
          <w:i/>
          <w:iCs/>
        </w:rPr>
        <w:t>Human adenovirus B-55</w:t>
      </w:r>
      <w:r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Pr="00A57197" w:rsidRDefault="003C2EE4" w:rsidP="00DC4508">
      <w:pPr>
        <w:jc w:val="both"/>
        <w:rPr>
          <w:rFonts w:ascii="Times New Roman" w:hAnsi="Times New Roman" w:cs="Times New Roman"/>
        </w:rPr>
      </w:pPr>
    </w:p>
    <w:p w:rsidR="00CF5DF8"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Pr="00A57197" w:rsidRDefault="00CF5DF8" w:rsidP="00DC4508">
      <w:pPr>
        <w:jc w:val="both"/>
        <w:rPr>
          <w:rFonts w:ascii="Times New Roman" w:hAnsi="Times New Roman" w:cs="Times New Roman"/>
        </w:rPr>
      </w:pPr>
    </w:p>
    <w:p w:rsidR="00CF5DF8" w:rsidRPr="00A57197" w:rsidRDefault="00CF5DF8" w:rsidP="00DC4508">
      <w:pPr>
        <w:jc w:val="both"/>
        <w:rPr>
          <w:rFonts w:ascii="Times New Roman" w:hAnsi="Times New Roman" w:cs="Times New Roman"/>
        </w:rPr>
      </w:pPr>
      <w:r w:rsidRPr="00A57197">
        <w:rPr>
          <w:rFonts w:ascii="Times New Roman" w:hAnsi="Times New Roman" w:cs="Times New Roman"/>
        </w:rPr>
        <w:t xml:space="preserve">The </w:t>
      </w:r>
      <w:r w:rsidRPr="00A57197">
        <w:rPr>
          <w:rFonts w:ascii="Times New Roman" w:hAnsi="Times New Roman" w:cs="Times New Roman"/>
          <w:i/>
          <w:iCs/>
        </w:rPr>
        <w:t>Adenoviridae</w:t>
      </w:r>
      <w:r w:rsidRPr="00A57197">
        <w:rPr>
          <w:rFonts w:ascii="Times New Roman" w:hAnsi="Times New Roman" w:cs="Times New Roman"/>
        </w:rPr>
        <w:t xml:space="preserve"> family includes genera that infect a wide range of hosts and cell types. The </w:t>
      </w:r>
      <w:r w:rsidRPr="00A57197">
        <w:rPr>
          <w:rFonts w:ascii="Times New Roman" w:hAnsi="Times New Roman" w:cs="Times New Roman"/>
          <w:i/>
          <w:iCs/>
        </w:rPr>
        <w:t>Mastadenovirus</w:t>
      </w:r>
      <w:r w:rsidRPr="00A57197">
        <w:rPr>
          <w:rFonts w:ascii="Times New Roman" w:hAnsi="Times New Roman" w:cs="Times New Roman"/>
        </w:rPr>
        <w:t xml:space="preserve"> genus includes species that infect mammalian hosts. They are globally distributed</w:t>
      </w:r>
      <w:r w:rsidR="005469FC">
        <w:rPr>
          <w:rFonts w:ascii="Times New Roman" w:hAnsi="Times New Roman" w:cs="Times New Roman"/>
        </w:rPr>
        <w:t xml:space="preserve">, causing </w:t>
      </w:r>
      <w:r w:rsidRPr="00A57197">
        <w:rPr>
          <w:rFonts w:ascii="Times New Roman" w:hAnsi="Times New Roman" w:cs="Times New Roman"/>
        </w:rPr>
        <w:t>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5979F2" w:rsidRPr="00A57197" w:rsidRDefault="005979F2" w:rsidP="00DC4508">
      <w:pPr>
        <w:jc w:val="both"/>
        <w:rPr>
          <w:rFonts w:ascii="Times New Roman" w:hAnsi="Times New Roman" w:cs="Times New Roman"/>
        </w:rPr>
      </w:pPr>
    </w:p>
    <w:p w:rsidR="005979F2"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AD181B" w:rsidRPr="00A57197" w:rsidRDefault="00AD181B" w:rsidP="00DC4508">
      <w:pPr>
        <w:jc w:val="both"/>
        <w:rPr>
          <w:rFonts w:ascii="Times New Roman" w:hAnsi="Times New Roman" w:cs="Times New Roman"/>
        </w:rPr>
      </w:pPr>
    </w:p>
    <w:p w:rsidR="00AD181B"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DC4508">
      <w:pPr>
        <w:jc w:val="both"/>
        <w:rPr>
          <w:rFonts w:ascii="Times New Roman" w:hAnsi="Times New Roman" w:cs="Times New Roman"/>
        </w:rPr>
      </w:pPr>
    </w:p>
    <w:p w:rsidR="003013D0" w:rsidRPr="00A57197" w:rsidRDefault="00FC23C1" w:rsidP="00DC4508">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82738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82738B">
        <w:rPr>
          <w:rFonts w:ascii="Times New Roman" w:hAnsi="Times New Roman" w:cs="Times New Roman"/>
          <w:noProof/>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DC4508">
      <w:pPr>
        <w:jc w:val="both"/>
        <w:rPr>
          <w:rFonts w:ascii="Times New Roman" w:hAnsi="Times New Roman" w:cs="Times New Roman"/>
        </w:rPr>
      </w:pP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DC4508">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DC4508">
      <w:pPr>
        <w:jc w:val="both"/>
        <w:rPr>
          <w:rFonts w:ascii="Times New Roman" w:hAnsi="Times New Roman" w:cs="Times New Roman"/>
        </w:rPr>
      </w:pPr>
    </w:p>
    <w:p w:rsidR="00C02747" w:rsidRPr="00A57197" w:rsidRDefault="00235E7D" w:rsidP="00644C04">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87166D" w:rsidRPr="00A57197">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87166D" w:rsidRPr="00A57197">
        <w:rPr>
          <w:rFonts w:ascii="Times New Roman" w:hAnsi="Times New Roman" w:cs="Times New Roman"/>
          <w:noProof/>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44C04">
      <w:pPr>
        <w:jc w:val="both"/>
        <w:rPr>
          <w:rFonts w:ascii="Times New Roman" w:hAnsi="Times New Roman" w:cs="Times New Roman"/>
        </w:rPr>
      </w:pPr>
    </w:p>
    <w:p w:rsidR="00B15515" w:rsidRPr="00A57197" w:rsidRDefault="00B15515" w:rsidP="00644C04">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44C04">
      <w:pPr>
        <w:jc w:val="both"/>
        <w:rPr>
          <w:rFonts w:ascii="Times New Roman" w:hAnsi="Times New Roman" w:cs="Times New Roman"/>
        </w:rPr>
      </w:pPr>
    </w:p>
    <w:p w:rsidR="000A6EA7" w:rsidRPr="00A57197" w:rsidRDefault="00DD6280" w:rsidP="00644C04">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collection_date”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blastdbcmd**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 xml:space="preserve">The **jq**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44C04">
      <w:pPr>
        <w:jc w:val="both"/>
        <w:rPr>
          <w:rFonts w:ascii="Times New Roman" w:hAnsi="Times New Roman" w:cs="Times New Roman"/>
        </w:rPr>
      </w:pPr>
    </w:p>
    <w:p w:rsidR="000A6EA7" w:rsidRPr="00A57197" w:rsidRDefault="000A6EA7" w:rsidP="00644C04">
      <w:pPr>
        <w:jc w:val="both"/>
        <w:rPr>
          <w:rFonts w:ascii="Times New Roman" w:hAnsi="Times New Roman" w:cs="Times New Roman"/>
        </w:rPr>
      </w:pPr>
      <w:r w:rsidRPr="00A57197">
        <w:rPr>
          <w:rFonts w:ascii="Times New Roman" w:hAnsi="Times New Roman" w:cs="Times New Roman"/>
        </w:rPr>
        <w:lastRenderedPageBreak/>
        <w:t>```jq</w:t>
      </w:r>
    </w:p>
    <w:p w:rsidR="000A6EA7" w:rsidRPr="00A57197" w:rsidRDefault="000A6EA7" w:rsidP="000A6EA7">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44C04">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44C04">
      <w:pPr>
        <w:jc w:val="both"/>
        <w:rPr>
          <w:rFonts w:ascii="Times New Roman" w:hAnsi="Times New Roman" w:cs="Times New Roman"/>
        </w:rPr>
      </w:pPr>
    </w:p>
    <w:p w:rsidR="00FA2940" w:rsidRPr="00A57197" w:rsidRDefault="00416818" w:rsidP="00644C04">
      <w:pPr>
        <w:jc w:val="both"/>
        <w:rPr>
          <w:rFonts w:ascii="Times New Roman" w:hAnsi="Times New Roman" w:cs="Times New Roman"/>
        </w:rPr>
      </w:pPr>
      <w:r>
        <w:rPr>
          <w:rFonts w:ascii="Times New Roman" w:hAnsi="Times New Roman" w:cs="Times New Roman"/>
        </w:rPr>
        <w:t xml:space="preserve">Each record contains a “subtype” and “subnam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r w:rsidR="009277F4">
        <w:rPr>
          <w:rFonts w:ascii="Times New Roman" w:hAnsi="Times New Roman" w:cs="Times New Roman"/>
        </w:rPr>
        <w:t>tidyverse</w:t>
      </w:r>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r w:rsidR="006A62E4" w:rsidRPr="00A57197">
        <w:rPr>
          <w:rFonts w:ascii="Times New Roman" w:hAnsi="Times New Roman" w:cs="Times New Roman"/>
        </w:rPr>
        <w:t>lubridate</w:t>
      </w:r>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44C04">
      <w:pPr>
        <w:jc w:val="both"/>
        <w:rPr>
          <w:rFonts w:ascii="Times New Roman" w:hAnsi="Times New Roman" w:cs="Times New Roman"/>
        </w:rPr>
      </w:pPr>
    </w:p>
    <w:p w:rsidR="00426129" w:rsidRPr="000F21FF" w:rsidRDefault="00992C92" w:rsidP="00644C04">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44C04">
      <w:pPr>
        <w:jc w:val="both"/>
        <w:rPr>
          <w:rFonts w:ascii="Times New Roman" w:hAnsi="Times New Roman" w:cs="Times New Roman"/>
        </w:rPr>
      </w:pPr>
    </w:p>
    <w:p w:rsidR="00992C92" w:rsidRPr="000F21FF" w:rsidRDefault="00B35F78" w:rsidP="00644C04">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 xml:space="preserve">series of piped commands. The **blastdbcmd** program dumped a space-separated list of accession-length pairs. Next, **awk**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Pr="000F21FF">
        <w:rPr>
          <w:rFonts w:ascii="Times New Roman" w:hAnsi="Times New Roman" w:cs="Times New Roman"/>
        </w:rPr>
        <w:t>34 kbp.</w:t>
      </w:r>
    </w:p>
    <w:p w:rsidR="00791181" w:rsidRPr="000F21FF" w:rsidRDefault="00791181" w:rsidP="00644C04">
      <w:pPr>
        <w:jc w:val="both"/>
        <w:rPr>
          <w:rFonts w:ascii="Times New Roman" w:hAnsi="Times New Roman" w:cs="Times New Roman"/>
        </w:rPr>
      </w:pPr>
    </w:p>
    <w:p w:rsidR="000F21FF" w:rsidRDefault="00791181" w:rsidP="000F21FF">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xml:space="preserve">. </w:t>
      </w:r>
      <w:r w:rsidR="00D202B9" w:rsidRPr="000F21FF">
        <w:rPr>
          <w:rFonts w:ascii="Times New Roman" w:hAnsi="Times New Roman" w:cs="Times New Roman"/>
        </w:rPr>
        <w:t>The **</w:t>
      </w:r>
      <w:r w:rsidR="00062626">
        <w:rPr>
          <w:rFonts w:ascii="Times New Roman" w:hAnsi="Times New Roman" w:cs="Times New Roman"/>
        </w:rPr>
        <w:t>blastdbcmd</w:t>
      </w:r>
      <w:r w:rsidR="00D202B9" w:rsidRPr="000F21FF">
        <w:rPr>
          <w:rFonts w:ascii="Times New Roman" w:hAnsi="Times New Roman" w:cs="Times New Roman"/>
        </w:rPr>
        <w:t xml:space="preserve">** program </w:t>
      </w:r>
      <w:r w:rsidR="00D202B9" w:rsidRPr="000F21FF">
        <w:rPr>
          <w:rFonts w:ascii="Times New Roman" w:hAnsi="Times New Roman" w:cs="Times New Roman"/>
        </w:rPr>
        <w:t>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blastn** program used the reference to query the database using the *megablast* task, generating a list of subject accessions.</w:t>
      </w:r>
      <w:r w:rsidR="00062626">
        <w:rPr>
          <w:rFonts w:ascii="Times New Roman" w:hAnsi="Times New Roman" w:cs="Times New Roman"/>
        </w:rPr>
        <w:t xml:space="preserve"> The **</w:t>
      </w:r>
      <w:bookmarkStart w:id="0" w:name="_GoBack"/>
      <w:bookmarkEnd w:id="0"/>
      <w:r w:rsidR="00062626" w:rsidRPr="00062626">
        <w:rPr>
          <w:rFonts w:ascii="Times New Roman" w:eastAsia="Times New Roman" w:hAnsi="Times New Roman" w:cs="Times New Roman"/>
        </w:rPr>
        <w:t>blastdbcmd</w:t>
      </w:r>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 xml:space="preserve">This step guarantees complete alignment of the query to an optimal region on the subject. An **awk**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C35436">
        <w:rPr>
          <w:rFonts w:ascii="Times New Roman" w:hAnsi="Times New Roman" w:cs="Times New Roman"/>
        </w:rPr>
        <w:t>90%.</w:t>
      </w:r>
    </w:p>
    <w:p w:rsidR="00FB11BA" w:rsidRDefault="00FB11BA" w:rsidP="000F21FF">
      <w:pPr>
        <w:rPr>
          <w:rFonts w:ascii="Times New Roman" w:hAnsi="Times New Roman" w:cs="Times New Roman"/>
        </w:rPr>
      </w:pPr>
    </w:p>
    <w:p w:rsidR="00D202B9" w:rsidRPr="000F21FF" w:rsidRDefault="00FB11BA" w:rsidP="000F21FF">
      <w:pPr>
        <w:rPr>
          <w:rFonts w:ascii="Times New Roman" w:hAnsi="Times New Roman" w:cs="Times New Roman"/>
        </w:rPr>
      </w:pPr>
      <w:r>
        <w:rPr>
          <w:rFonts w:ascii="Times New Roman" w:hAnsi="Times New Roman" w:cs="Times New Roman"/>
        </w:rPr>
        <w:t>For both methods, a series of piped **awk**, **sort**, **join** invocations generated **sed** command files for subsequent modification of the headers to include the dates based on the “collection_date” database.</w:t>
      </w:r>
    </w:p>
    <w:p w:rsidR="008D4F95" w:rsidRPr="000F21FF" w:rsidRDefault="008D4F95" w:rsidP="00644C04">
      <w:pPr>
        <w:jc w:val="both"/>
        <w:rPr>
          <w:rFonts w:ascii="Times New Roman" w:hAnsi="Times New Roman" w:cs="Times New Roman"/>
        </w:rPr>
      </w:pPr>
    </w:p>
    <w:p w:rsidR="00E9517F" w:rsidRPr="000F21FF" w:rsidRDefault="00F63EBC" w:rsidP="00E9517F">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r w:rsidR="002D6291">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auto and --adjustdirection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w:t>
      </w:r>
      <w:r w:rsidRPr="00A57197">
        <w:rPr>
          <w:rFonts w:ascii="Times New Roman" w:hAnsi="Times New Roman" w:cs="Times New Roman"/>
        </w:rPr>
        <w:lastRenderedPageBreak/>
        <w:t xml:space="preserve">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esting the strict molecular clock hypothesis on the genome, fiber, and hexon nucleotide sequences of each species required the TempEs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OOw8lhMH","properties":{"formattedCitation":"(Rambaut et al., 2016)","plainCitation":"(Rambaut et al., 2016)","noteIndex":0},"citationItems":[{"id":497,"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Rambaut et al., 2016)</w:t>
      </w:r>
      <w:r w:rsidRPr="00A57197">
        <w:rPr>
          <w:rFonts w:ascii="Times New Roman" w:hAnsi="Times New Roman" w:cs="Times New Roman"/>
        </w:rPr>
        <w:fldChar w:fldCharType="end"/>
      </w:r>
      <w:r w:rsidRPr="00A57197">
        <w:rPr>
          <w:rFonts w:ascii="Times New Roman" w:hAnsi="Times New Roman" w:cs="Times New Roman"/>
        </w:rPr>
        <w:t xml:space="preserve"> and BEAST </w:t>
      </w:r>
      <w:r w:rsidRPr="00A57197">
        <w:rPr>
          <w:rFonts w:ascii="Times New Roman" w:hAnsi="Times New Roman" w:cs="Times New Roman"/>
        </w:rPr>
        <w:fldChar w:fldCharType="begin"/>
      </w:r>
      <w:r w:rsidR="0082738B">
        <w:rPr>
          <w:rFonts w:ascii="Times New Roman" w:hAnsi="Times New Roman" w:cs="Times New Roman"/>
        </w:rPr>
        <w:instrText xml:space="preserve"> ADDIN ZOTERO_ITEM CSL_CITATION {"citationID":"6rXu6vuC","properties":{"formattedCitation":"(Drummond and Bouckaert, 2015)","plainCitation":"(Drummond and Bouckaert, 2015)","noteIndex":0},"citationItems":[{"id":"SIiTdKza/Jyi8ffuK","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Drummond and Bouckaert, 2015)</w:t>
      </w:r>
      <w:r w:rsidRPr="00A57197">
        <w:rPr>
          <w:rFonts w:ascii="Times New Roman" w:hAnsi="Times New Roman" w:cs="Times New Roman"/>
        </w:rPr>
        <w:fldChar w:fldCharType="end"/>
      </w:r>
      <w:r w:rsidRPr="00A57197">
        <w:rPr>
          <w:rFonts w:ascii="Times New Roman" w:hAnsi="Times New Roman" w:cs="Times New Roman"/>
        </w:rPr>
        <w:t>. The programs evaluated the clock signal and estimated model parameters respectively. A filtering step removed sequences lacking the collection_date metadata.</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TempEst program tests the strength of the strict molecular clock hypothesis for a given phylogeny. It plots the taxon date against the root-to-tip patristic distance and fits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Model parameters are only useful for data exploration since the variables are dependent. Development of a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Jombart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p>
    <w:p w:rsidR="00992C92" w:rsidRPr="00A57197" w:rsidRDefault="00992C92"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82738B" w:rsidRPr="0082738B" w:rsidRDefault="00D75E88" w:rsidP="00E837F7">
      <w:pPr>
        <w:pStyle w:val="Bibliography"/>
        <w:numPr>
          <w:ilvl w:val="0"/>
          <w:numId w:val="2"/>
        </w:numPr>
        <w:ind w:left="360"/>
        <w:rPr>
          <w:rFonts w:ascii="Times New Roman" w:hAnsi="Times New Roman" w:cs="Times New Roman"/>
        </w:rPr>
      </w:pPr>
      <w:r w:rsidRPr="00A57197">
        <w:fldChar w:fldCharType="begin"/>
      </w:r>
      <w:r w:rsidRPr="00A57197">
        <w:instrText xml:space="preserve"> ADDIN ZOTERO_BIBL {"uncited":[],"omitted":[],"custom":[]} CSL_BIBLIOGRAPHY </w:instrText>
      </w:r>
      <w:r w:rsidRPr="00A57197">
        <w:fldChar w:fldCharType="separate"/>
      </w:r>
      <w:r w:rsidR="0082738B" w:rsidRPr="0082738B">
        <w:rPr>
          <w:rFonts w:ascii="Times New Roman" w:hAnsi="Times New Roman" w:cs="Times New Roman"/>
        </w:rPr>
        <w:t xml:space="preserve">Anisimova, M., Gil, M., Dufayard, J.-F., Dessimoz, C., and Gascuel, O. (2011). Survey of Branch Support Methods Demonstrates Accuracy, Power, and Robustness of Fast Likelihood-based Approximation Schemes. Syst. Biol. </w:t>
      </w:r>
      <w:r w:rsidR="0082738B" w:rsidRPr="0082738B">
        <w:rPr>
          <w:rFonts w:ascii="Times New Roman" w:hAnsi="Times New Roman" w:cs="Times New Roman"/>
          <w:i/>
          <w:iCs/>
        </w:rPr>
        <w:t>60</w:t>
      </w:r>
      <w:r w:rsidR="0082738B" w:rsidRPr="0082738B">
        <w:rPr>
          <w:rFonts w:ascii="Times New Roman" w:hAnsi="Times New Roman" w:cs="Times New Roman"/>
        </w:rPr>
        <w:t>, 685–699.</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Drummond, A.J., and Bouckaert, R.R. (2015). Bayesian Evolutionary Analysis with BEAST (Cambridge: Cambridge University Press).</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 xml:space="preserve">Hoang, D.T., Chernomor, O., von Haeseler, A., Minh, B.Q., and Vinh, L.S. (2018). UFBoot2: Improving the Ultrafast Bootstrap Approximation. Mol. Biol. Evol. </w:t>
      </w:r>
      <w:r w:rsidRPr="0082738B">
        <w:rPr>
          <w:rFonts w:ascii="Times New Roman" w:hAnsi="Times New Roman" w:cs="Times New Roman"/>
          <w:i/>
          <w:iCs/>
        </w:rPr>
        <w:t>35</w:t>
      </w:r>
      <w:r w:rsidRPr="0082738B">
        <w:rPr>
          <w:rFonts w:ascii="Times New Roman" w:hAnsi="Times New Roman" w:cs="Times New Roman"/>
        </w:rPr>
        <w:t>, 518–522.</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Jombart, T., Dray, S., and Bilgrau, A.E. (2017). adephylo: Exploratory Analyses for the Phylogenetic Comparative Method.</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 xml:space="preserve">Kalyaanamoorthy, S., Minh, B.Q., Wong, T.K.F., von Haeseler, A., and Jermiin, L.S. (2017). ModelFinder: fast model selection for accurate phylogenetic estimates. Nat. Methods </w:t>
      </w:r>
      <w:r w:rsidRPr="0082738B">
        <w:rPr>
          <w:rFonts w:ascii="Times New Roman" w:hAnsi="Times New Roman" w:cs="Times New Roman"/>
          <w:i/>
          <w:iCs/>
        </w:rPr>
        <w:t>14</w:t>
      </w:r>
      <w:r w:rsidRPr="0082738B">
        <w:rPr>
          <w:rFonts w:ascii="Times New Roman" w:hAnsi="Times New Roman" w:cs="Times New Roman"/>
        </w:rPr>
        <w:t>, 587–589.</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lastRenderedPageBreak/>
        <w:t>Kans, J. (2019). Entrez Direct: E-utilities on the UNIX Command Line (National Center for Biotechnology Information (US)).</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 xml:space="preserve">Katoh, K. (2002). MAFFT: a novel method for rapid multiple sequence alignment based on fast Fourier transform. Nucleic Acids Res. </w:t>
      </w:r>
      <w:r w:rsidRPr="0082738B">
        <w:rPr>
          <w:rFonts w:ascii="Times New Roman" w:hAnsi="Times New Roman" w:cs="Times New Roman"/>
          <w:i/>
          <w:iCs/>
        </w:rPr>
        <w:t>30</w:t>
      </w:r>
      <w:r w:rsidRPr="0082738B">
        <w:rPr>
          <w:rFonts w:ascii="Times New Roman" w:hAnsi="Times New Roman" w:cs="Times New Roman"/>
        </w:rPr>
        <w:t>, 3059–3066.</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 xml:space="preserve">Nguyen, L.-T., Schmidt, H.A., von Haeseler, A., and Minh, B.Q. (2015). IQ-TREE: A Fast and Effective Stochastic Algorithm for Estimating Maximum-Likelihood Phylogenies. Mol. Biol. Evol. </w:t>
      </w:r>
      <w:r w:rsidRPr="0082738B">
        <w:rPr>
          <w:rFonts w:ascii="Times New Roman" w:hAnsi="Times New Roman" w:cs="Times New Roman"/>
          <w:i/>
          <w:iCs/>
        </w:rPr>
        <w:t>32</w:t>
      </w:r>
      <w:r w:rsidRPr="0082738B">
        <w:rPr>
          <w:rFonts w:ascii="Times New Roman" w:hAnsi="Times New Roman" w:cs="Times New Roman"/>
        </w:rPr>
        <w:t>, 268–274.</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Paradis, E., Blomberg, S., Bolker, B., Brown, J., Claude, J., Cuong, H.S., Desper, R., Didier, G., Durand, B., Dutheil, J., et al. (2019). ape: Analyses of Phylogenetics and Evolution.</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 xml:space="preserve">Rambaut, A., Lam, T.T., Max Carvalho, L., and Pybus, O.G. (2016). Exploring the temporal structure of heterochronous sequences using TempEst (formerly Path-O-Gen). Virus Evol. </w:t>
      </w:r>
      <w:r w:rsidRPr="0082738B">
        <w:rPr>
          <w:rFonts w:ascii="Times New Roman" w:hAnsi="Times New Roman" w:cs="Times New Roman"/>
          <w:i/>
          <w:iCs/>
        </w:rPr>
        <w:t>2</w:t>
      </w:r>
      <w:r w:rsidRPr="0082738B">
        <w:rPr>
          <w:rFonts w:ascii="Times New Roman" w:hAnsi="Times New Roman" w:cs="Times New Roman"/>
        </w:rPr>
        <w:t>.</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Romiti, M., and Cooper, P. (2011). Search Field Descriptions for Sequence Database (National Center for Biotechnology Information (US)).</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Spinu, V., Grolemund, G., and Wickham, H. (2018). lubridate: Make Dealing with Dates a Little Easier.</w:t>
      </w:r>
    </w:p>
    <w:p w:rsidR="0082738B" w:rsidRPr="0082738B" w:rsidRDefault="0082738B" w:rsidP="00E837F7">
      <w:pPr>
        <w:pStyle w:val="Bibliography"/>
        <w:numPr>
          <w:ilvl w:val="0"/>
          <w:numId w:val="2"/>
        </w:numPr>
        <w:ind w:left="360"/>
        <w:rPr>
          <w:rFonts w:ascii="Times New Roman" w:hAnsi="Times New Roman" w:cs="Times New Roman"/>
        </w:rPr>
      </w:pPr>
      <w:r w:rsidRPr="0082738B">
        <w:rPr>
          <w:rFonts w:ascii="Times New Roman" w:hAnsi="Times New Roman" w:cs="Times New Roman"/>
        </w:rPr>
        <w:t>Wickham, H. (2017). tidyverse: Easily Install and Load the “Tidyverse.”</w:t>
      </w:r>
    </w:p>
    <w:p w:rsidR="00E9517F" w:rsidRPr="00A57197" w:rsidRDefault="00D75E88" w:rsidP="00E837F7">
      <w:pPr>
        <w:jc w:val="both"/>
        <w:rPr>
          <w:rFonts w:ascii="Times New Roman" w:hAnsi="Times New Roman" w:cs="Times New Roman"/>
        </w:rPr>
      </w:pPr>
      <w:r w:rsidRPr="00A57197">
        <w:rPr>
          <w:rFonts w:ascii="Times New Roman" w:hAnsi="Times New Roman" w:cs="Times New Roman"/>
        </w:rPr>
        <w:fldChar w:fldCharType="end"/>
      </w:r>
    </w:p>
    <w:p w:rsidR="00E9517F" w:rsidRPr="00A57197" w:rsidRDefault="00E9517F" w:rsidP="00DC4508">
      <w:pPr>
        <w:jc w:val="both"/>
        <w:rPr>
          <w:rFonts w:ascii="Times New Roman" w:hAnsi="Times New Roman" w:cs="Times New Roman"/>
        </w:rPr>
      </w:pP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20F64"/>
    <w:rsid w:val="00056421"/>
    <w:rsid w:val="00062626"/>
    <w:rsid w:val="000A0AC7"/>
    <w:rsid w:val="000A6EA7"/>
    <w:rsid w:val="000B1035"/>
    <w:rsid w:val="000D133B"/>
    <w:rsid w:val="000D5C9A"/>
    <w:rsid w:val="000E2D08"/>
    <w:rsid w:val="000E460D"/>
    <w:rsid w:val="000F21FF"/>
    <w:rsid w:val="000F62DD"/>
    <w:rsid w:val="00171B1E"/>
    <w:rsid w:val="0017431F"/>
    <w:rsid w:val="00180B00"/>
    <w:rsid w:val="001B3E0C"/>
    <w:rsid w:val="001D7F00"/>
    <w:rsid w:val="002078BA"/>
    <w:rsid w:val="002127F2"/>
    <w:rsid w:val="00235E7D"/>
    <w:rsid w:val="00251819"/>
    <w:rsid w:val="002543B1"/>
    <w:rsid w:val="00295DA8"/>
    <w:rsid w:val="002D6291"/>
    <w:rsid w:val="002E4E31"/>
    <w:rsid w:val="002E648A"/>
    <w:rsid w:val="003013D0"/>
    <w:rsid w:val="00301A82"/>
    <w:rsid w:val="00314785"/>
    <w:rsid w:val="003248B4"/>
    <w:rsid w:val="00346AB4"/>
    <w:rsid w:val="0035549F"/>
    <w:rsid w:val="00373C03"/>
    <w:rsid w:val="00390647"/>
    <w:rsid w:val="0039771E"/>
    <w:rsid w:val="003C2EE4"/>
    <w:rsid w:val="004044D8"/>
    <w:rsid w:val="004163D0"/>
    <w:rsid w:val="00416818"/>
    <w:rsid w:val="0042586D"/>
    <w:rsid w:val="00426129"/>
    <w:rsid w:val="00445A5A"/>
    <w:rsid w:val="004A76DA"/>
    <w:rsid w:val="00500E09"/>
    <w:rsid w:val="00511114"/>
    <w:rsid w:val="00521B03"/>
    <w:rsid w:val="00524887"/>
    <w:rsid w:val="00542E6E"/>
    <w:rsid w:val="005431A1"/>
    <w:rsid w:val="005469FC"/>
    <w:rsid w:val="00555EDC"/>
    <w:rsid w:val="00572D83"/>
    <w:rsid w:val="005979F2"/>
    <w:rsid w:val="005D1CBD"/>
    <w:rsid w:val="005D6E65"/>
    <w:rsid w:val="00620791"/>
    <w:rsid w:val="00644C04"/>
    <w:rsid w:val="00653514"/>
    <w:rsid w:val="00670731"/>
    <w:rsid w:val="00677D3A"/>
    <w:rsid w:val="006A1C09"/>
    <w:rsid w:val="006A62E4"/>
    <w:rsid w:val="006C0115"/>
    <w:rsid w:val="00721FD2"/>
    <w:rsid w:val="0072427F"/>
    <w:rsid w:val="007328E7"/>
    <w:rsid w:val="00754F12"/>
    <w:rsid w:val="0076008D"/>
    <w:rsid w:val="00791181"/>
    <w:rsid w:val="007C3EF9"/>
    <w:rsid w:val="007D72CA"/>
    <w:rsid w:val="007E55CB"/>
    <w:rsid w:val="007F0388"/>
    <w:rsid w:val="007F4624"/>
    <w:rsid w:val="00800334"/>
    <w:rsid w:val="00811A41"/>
    <w:rsid w:val="0082738B"/>
    <w:rsid w:val="0087166D"/>
    <w:rsid w:val="0089078F"/>
    <w:rsid w:val="008B03AA"/>
    <w:rsid w:val="008D4F95"/>
    <w:rsid w:val="008F387B"/>
    <w:rsid w:val="009068FF"/>
    <w:rsid w:val="009277F4"/>
    <w:rsid w:val="009325FF"/>
    <w:rsid w:val="00935C1D"/>
    <w:rsid w:val="00992C92"/>
    <w:rsid w:val="009940B0"/>
    <w:rsid w:val="009D0173"/>
    <w:rsid w:val="009D3C32"/>
    <w:rsid w:val="009D4CD7"/>
    <w:rsid w:val="00A114C1"/>
    <w:rsid w:val="00A16800"/>
    <w:rsid w:val="00A32BFB"/>
    <w:rsid w:val="00A5479D"/>
    <w:rsid w:val="00A57197"/>
    <w:rsid w:val="00A66156"/>
    <w:rsid w:val="00A94CE7"/>
    <w:rsid w:val="00AA5F21"/>
    <w:rsid w:val="00AC56AE"/>
    <w:rsid w:val="00AD0D67"/>
    <w:rsid w:val="00AD181B"/>
    <w:rsid w:val="00AF19E2"/>
    <w:rsid w:val="00B0747E"/>
    <w:rsid w:val="00B15515"/>
    <w:rsid w:val="00B35F78"/>
    <w:rsid w:val="00B8709F"/>
    <w:rsid w:val="00B961D9"/>
    <w:rsid w:val="00BB702F"/>
    <w:rsid w:val="00BE7E39"/>
    <w:rsid w:val="00C023AA"/>
    <w:rsid w:val="00C02747"/>
    <w:rsid w:val="00C03294"/>
    <w:rsid w:val="00C15025"/>
    <w:rsid w:val="00C35436"/>
    <w:rsid w:val="00C51036"/>
    <w:rsid w:val="00CE744B"/>
    <w:rsid w:val="00CF0977"/>
    <w:rsid w:val="00CF5DF8"/>
    <w:rsid w:val="00D109CD"/>
    <w:rsid w:val="00D202B9"/>
    <w:rsid w:val="00D368E8"/>
    <w:rsid w:val="00D43F32"/>
    <w:rsid w:val="00D612AA"/>
    <w:rsid w:val="00D75E88"/>
    <w:rsid w:val="00D80823"/>
    <w:rsid w:val="00D9426D"/>
    <w:rsid w:val="00D95228"/>
    <w:rsid w:val="00D9659C"/>
    <w:rsid w:val="00DB7F9C"/>
    <w:rsid w:val="00DC4508"/>
    <w:rsid w:val="00DD6280"/>
    <w:rsid w:val="00E34C80"/>
    <w:rsid w:val="00E3512A"/>
    <w:rsid w:val="00E407E4"/>
    <w:rsid w:val="00E507CE"/>
    <w:rsid w:val="00E7376B"/>
    <w:rsid w:val="00E837F7"/>
    <w:rsid w:val="00E874DA"/>
    <w:rsid w:val="00E9517F"/>
    <w:rsid w:val="00ED7EF0"/>
    <w:rsid w:val="00EF59A8"/>
    <w:rsid w:val="00EF7877"/>
    <w:rsid w:val="00F10D3D"/>
    <w:rsid w:val="00F11F46"/>
    <w:rsid w:val="00F12E4C"/>
    <w:rsid w:val="00F50A81"/>
    <w:rsid w:val="00F63EBC"/>
    <w:rsid w:val="00FA2940"/>
    <w:rsid w:val="00FB11BA"/>
    <w:rsid w:val="00FB2B46"/>
    <w:rsid w:val="00FB4310"/>
    <w:rsid w:val="00FC23C1"/>
    <w:rsid w:val="00FC3293"/>
    <w:rsid w:val="00FC62A5"/>
    <w:rsid w:val="00FD028B"/>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226629B"/>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4</Pages>
  <Words>3390</Words>
  <Characters>1932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6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153</cp:revision>
  <dcterms:created xsi:type="dcterms:W3CDTF">2019-10-06T18:26:00Z</dcterms:created>
  <dcterms:modified xsi:type="dcterms:W3CDTF">2019-10-08T01: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IiTdKza"/&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